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1CDD68C9">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6192" behindDoc="0" locked="0" layoutInCell="1" allowOverlap="1" wp14:anchorId="27AB0E3D" wp14:editId="1138B51B">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0288" behindDoc="0" locked="0" layoutInCell="1" allowOverlap="1" wp14:anchorId="3C3A7EFB" wp14:editId="4788956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29"/>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1"/>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13"/>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14"/>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15"/>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6"/>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7"/>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18"/>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v</w:t>
      </w:r>
      <w:r w:rsidRPr="00D139ED">
        <w:rPr>
          <w:rFonts w:ascii="Calibri" w:hAnsi="Calibri" w:cs="Andale Mono"/>
          <w:i/>
          <w:iCs/>
        </w:rPr>
        <w:t xml:space="preserve"> </w:t>
      </w:r>
      <w:r w:rsidRPr="00D139ED">
        <w:rPr>
          <w:rFonts w:ascii="Calibri" w:hAnsi="Calibri" w:cs="Andale Mono"/>
          <w:i/>
          <w:iCs/>
        </w:rPr>
        <w:t xml:space="preserve">/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BA46670" w:rsidR="00D977C9" w:rsidRDefault="00D977C9" w:rsidP="00E90288">
      <w:pPr>
        <w:rPr>
          <w:lang w:val="de-DE"/>
        </w:rPr>
      </w:pPr>
    </w:p>
    <w:p w14:paraId="2CFAB254" w14:textId="2897F99D" w:rsidR="000977AB" w:rsidRDefault="000977AB" w:rsidP="00E90288">
      <w:pPr>
        <w:rPr>
          <w:lang w:val="de-DE"/>
        </w:rPr>
      </w:pPr>
    </w:p>
    <w:p w14:paraId="694FBF3E" w14:textId="3368AB1B" w:rsidR="000977AB" w:rsidRDefault="000977AB" w:rsidP="00E90288">
      <w:pPr>
        <w:rPr>
          <w:lang w:val="de-DE"/>
        </w:rPr>
      </w:pP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2F8E0BDD" w14:textId="3AD991D3" w:rsidR="000977AB" w:rsidRDefault="000977AB" w:rsidP="000977AB">
      <w:pPr>
        <w:pStyle w:val="Heading1"/>
        <w:numPr>
          <w:ilvl w:val="0"/>
          <w:numId w:val="2"/>
        </w:numPr>
        <w:rPr>
          <w:lang w:val="de-DE"/>
        </w:rPr>
      </w:pPr>
      <w:r>
        <w:rPr>
          <w:lang w:val="de-DE"/>
        </w:rPr>
        <w:lastRenderedPageBreak/>
        <w:t>Project Management</w:t>
      </w:r>
      <w:r w:rsidR="00674C7B">
        <w:rPr>
          <w:lang w:val="de-DE"/>
        </w:rPr>
        <w:t xml:space="preserve"> and Software Tools</w:t>
      </w:r>
    </w:p>
    <w:p w14:paraId="47BC29D7" w14:textId="189DF3F3" w:rsidR="00710298" w:rsidRDefault="00710298" w:rsidP="00710298">
      <w:pPr>
        <w:rPr>
          <w:lang w:val="de-DE"/>
        </w:rPr>
      </w:pPr>
    </w:p>
    <w:p w14:paraId="7EA478C1" w14:textId="0F1E94FA" w:rsidR="00710298" w:rsidRPr="00710298" w:rsidRDefault="00710298" w:rsidP="00710298">
      <w:pPr>
        <w:pStyle w:val="Heading2"/>
        <w:numPr>
          <w:ilvl w:val="1"/>
          <w:numId w:val="2"/>
        </w:numPr>
        <w:rPr>
          <w:lang w:val="de-DE"/>
        </w:rPr>
      </w:pPr>
      <w:r>
        <w:rPr>
          <w:lang w:val="de-DE"/>
        </w:rPr>
        <w:t>Intellij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r w:rsidR="00B3704A" w:rsidRPr="00E03189">
        <w:rPr>
          <w:i/>
          <w:iCs/>
        </w:rPr>
        <w:t>Intellij</w:t>
      </w:r>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Intellij allows creation of Maven projects, which particularly useful for adding dependencies through a pom.xml file</w:t>
      </w:r>
      <w:r w:rsidR="00983CBF">
        <w:t xml:space="preserve">. </w:t>
      </w:r>
      <w:r w:rsidR="00D57AE3">
        <w:t xml:space="preserve">Intellij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19"/>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20"/>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bookmarkStart w:id="53" w:name="_GoBack"/>
      <w:bookmarkEnd w:id="53"/>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621B2" w14:textId="77777777" w:rsidR="001E1A72" w:rsidRDefault="001E1A72" w:rsidP="003C242F">
      <w:r>
        <w:separator/>
      </w:r>
    </w:p>
  </w:endnote>
  <w:endnote w:type="continuationSeparator" w:id="0">
    <w:p w14:paraId="3B1F8EC1" w14:textId="77777777" w:rsidR="001E1A72" w:rsidRDefault="001E1A72" w:rsidP="003C242F">
      <w:r>
        <w:continuationSeparator/>
      </w:r>
    </w:p>
  </w:endnote>
  <w:endnote w:id="1">
    <w:p w14:paraId="50786000" w14:textId="2ECCA779" w:rsidR="0033572B" w:rsidRPr="00B96B00" w:rsidRDefault="0033572B">
      <w:pPr>
        <w:pStyle w:val="EndnoteText"/>
      </w:pPr>
      <w:r>
        <w:rPr>
          <w:rStyle w:val="EndnoteReference"/>
        </w:rPr>
        <w:endnoteRef/>
      </w:r>
      <w:r>
        <w:t xml:space="preserve"> </w:t>
      </w:r>
      <w:r>
        <w:fldChar w:fldCharType="begin" w:fldLock="1"/>
      </w:r>
      <w:r>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Pr="00D31F11">
        <w:rPr>
          <w:noProof/>
        </w:rPr>
        <w:t xml:space="preserve"> </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6">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9">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14">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15">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16">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7">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8">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19">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20">
    <w:p w14:paraId="6C59E161" w14:textId="6CE9091F" w:rsidR="00CC3D17" w:rsidRPr="00CC3D17" w:rsidRDefault="00CC3D17">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8B30F" w14:textId="77777777" w:rsidR="001E1A72" w:rsidRDefault="001E1A72" w:rsidP="003C242F">
      <w:r>
        <w:separator/>
      </w:r>
    </w:p>
  </w:footnote>
  <w:footnote w:type="continuationSeparator" w:id="0">
    <w:p w14:paraId="21A48FCD" w14:textId="77777777" w:rsidR="001E1A72" w:rsidRDefault="001E1A72"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6"/>
  </w:num>
  <w:num w:numId="4">
    <w:abstractNumId w:val="7"/>
  </w:num>
  <w:num w:numId="5">
    <w:abstractNumId w:val="10"/>
  </w:num>
  <w:num w:numId="6">
    <w:abstractNumId w:val="14"/>
  </w:num>
  <w:num w:numId="7">
    <w:abstractNumId w:val="2"/>
  </w:num>
  <w:num w:numId="8">
    <w:abstractNumId w:val="4"/>
  </w:num>
  <w:num w:numId="9">
    <w:abstractNumId w:val="13"/>
  </w:num>
  <w:num w:numId="10">
    <w:abstractNumId w:val="6"/>
  </w:num>
  <w:num w:numId="11">
    <w:abstractNumId w:val="5"/>
  </w:num>
  <w:num w:numId="12">
    <w:abstractNumId w:val="15"/>
  </w:num>
  <w:num w:numId="13">
    <w:abstractNumId w:val="0"/>
  </w:num>
  <w:num w:numId="14">
    <w:abstractNumId w:val="8"/>
  </w:num>
  <w:num w:numId="15">
    <w:abstractNumId w:val="11"/>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83DA4"/>
    <w:rsid w:val="00092D8C"/>
    <w:rsid w:val="00092FCF"/>
    <w:rsid w:val="000977AB"/>
    <w:rsid w:val="000A162B"/>
    <w:rsid w:val="000A6B02"/>
    <w:rsid w:val="000A6D7E"/>
    <w:rsid w:val="000A742F"/>
    <w:rsid w:val="000B6C32"/>
    <w:rsid w:val="000C22B8"/>
    <w:rsid w:val="000C2789"/>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94CA4"/>
    <w:rsid w:val="00195448"/>
    <w:rsid w:val="00197943"/>
    <w:rsid w:val="001A1EB1"/>
    <w:rsid w:val="001A5E4B"/>
    <w:rsid w:val="001B1FF0"/>
    <w:rsid w:val="001B2DB4"/>
    <w:rsid w:val="001B4918"/>
    <w:rsid w:val="001C0761"/>
    <w:rsid w:val="001C0AED"/>
    <w:rsid w:val="001D4168"/>
    <w:rsid w:val="001D5B9B"/>
    <w:rsid w:val="001D72BB"/>
    <w:rsid w:val="001E08D5"/>
    <w:rsid w:val="001E1A72"/>
    <w:rsid w:val="001E707B"/>
    <w:rsid w:val="001F2D45"/>
    <w:rsid w:val="001F517A"/>
    <w:rsid w:val="001F6976"/>
    <w:rsid w:val="001F7CDD"/>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262F2"/>
    <w:rsid w:val="003317C0"/>
    <w:rsid w:val="003347AC"/>
    <w:rsid w:val="00334A02"/>
    <w:rsid w:val="00334BC4"/>
    <w:rsid w:val="0033572B"/>
    <w:rsid w:val="003444AC"/>
    <w:rsid w:val="00344AF9"/>
    <w:rsid w:val="00345767"/>
    <w:rsid w:val="00347826"/>
    <w:rsid w:val="003549AF"/>
    <w:rsid w:val="00365687"/>
    <w:rsid w:val="00373814"/>
    <w:rsid w:val="003807DD"/>
    <w:rsid w:val="00381078"/>
    <w:rsid w:val="00382293"/>
    <w:rsid w:val="003869B9"/>
    <w:rsid w:val="00390EAA"/>
    <w:rsid w:val="00394083"/>
    <w:rsid w:val="003957C9"/>
    <w:rsid w:val="00396552"/>
    <w:rsid w:val="003A1940"/>
    <w:rsid w:val="003A1F07"/>
    <w:rsid w:val="003A207A"/>
    <w:rsid w:val="003B5230"/>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75977"/>
    <w:rsid w:val="004804BC"/>
    <w:rsid w:val="00485ED5"/>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46C04"/>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43CB"/>
    <w:rsid w:val="005B7ECF"/>
    <w:rsid w:val="005C7151"/>
    <w:rsid w:val="005D45A4"/>
    <w:rsid w:val="005E0E8B"/>
    <w:rsid w:val="005E51CC"/>
    <w:rsid w:val="005F15EB"/>
    <w:rsid w:val="005F1675"/>
    <w:rsid w:val="005F4E40"/>
    <w:rsid w:val="005F4EAF"/>
    <w:rsid w:val="005F71F0"/>
    <w:rsid w:val="005F7B5D"/>
    <w:rsid w:val="006017F1"/>
    <w:rsid w:val="0060370D"/>
    <w:rsid w:val="00606928"/>
    <w:rsid w:val="00610449"/>
    <w:rsid w:val="00611E6E"/>
    <w:rsid w:val="00612EB1"/>
    <w:rsid w:val="00627D22"/>
    <w:rsid w:val="006309CE"/>
    <w:rsid w:val="00632357"/>
    <w:rsid w:val="0063768B"/>
    <w:rsid w:val="006433E3"/>
    <w:rsid w:val="00647987"/>
    <w:rsid w:val="006520DC"/>
    <w:rsid w:val="00655DE6"/>
    <w:rsid w:val="00656B21"/>
    <w:rsid w:val="00670C9E"/>
    <w:rsid w:val="00674C7B"/>
    <w:rsid w:val="00676736"/>
    <w:rsid w:val="006906C5"/>
    <w:rsid w:val="00690E0A"/>
    <w:rsid w:val="00691C2D"/>
    <w:rsid w:val="00696308"/>
    <w:rsid w:val="006A303E"/>
    <w:rsid w:val="006A42C9"/>
    <w:rsid w:val="006A4CA6"/>
    <w:rsid w:val="006B61D1"/>
    <w:rsid w:val="006C1825"/>
    <w:rsid w:val="006C75D3"/>
    <w:rsid w:val="006D021C"/>
    <w:rsid w:val="006D465B"/>
    <w:rsid w:val="006D5936"/>
    <w:rsid w:val="006E117F"/>
    <w:rsid w:val="006E2579"/>
    <w:rsid w:val="006E7093"/>
    <w:rsid w:val="007036EE"/>
    <w:rsid w:val="00703D10"/>
    <w:rsid w:val="00703E1A"/>
    <w:rsid w:val="00710298"/>
    <w:rsid w:val="00711F04"/>
    <w:rsid w:val="007120BF"/>
    <w:rsid w:val="007158B9"/>
    <w:rsid w:val="0071743E"/>
    <w:rsid w:val="00724226"/>
    <w:rsid w:val="00726336"/>
    <w:rsid w:val="00726C97"/>
    <w:rsid w:val="00730089"/>
    <w:rsid w:val="0073084E"/>
    <w:rsid w:val="00732779"/>
    <w:rsid w:val="00733795"/>
    <w:rsid w:val="007460D0"/>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0DFC"/>
    <w:rsid w:val="00832370"/>
    <w:rsid w:val="00835D91"/>
    <w:rsid w:val="008402F7"/>
    <w:rsid w:val="008444BB"/>
    <w:rsid w:val="00844BBD"/>
    <w:rsid w:val="00851A0B"/>
    <w:rsid w:val="00852393"/>
    <w:rsid w:val="00857A33"/>
    <w:rsid w:val="00860596"/>
    <w:rsid w:val="008607AB"/>
    <w:rsid w:val="0086223E"/>
    <w:rsid w:val="00863B15"/>
    <w:rsid w:val="008650DB"/>
    <w:rsid w:val="0087093D"/>
    <w:rsid w:val="008742CA"/>
    <w:rsid w:val="00876A44"/>
    <w:rsid w:val="0088492A"/>
    <w:rsid w:val="00884B5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1442"/>
    <w:rsid w:val="008F712D"/>
    <w:rsid w:val="00905A43"/>
    <w:rsid w:val="0090618B"/>
    <w:rsid w:val="00906D27"/>
    <w:rsid w:val="00906FC6"/>
    <w:rsid w:val="00913318"/>
    <w:rsid w:val="009162DF"/>
    <w:rsid w:val="00922671"/>
    <w:rsid w:val="00924A03"/>
    <w:rsid w:val="00936CD2"/>
    <w:rsid w:val="00940C6E"/>
    <w:rsid w:val="00950430"/>
    <w:rsid w:val="009530E5"/>
    <w:rsid w:val="00954C18"/>
    <w:rsid w:val="00961B30"/>
    <w:rsid w:val="0096320E"/>
    <w:rsid w:val="00965A4B"/>
    <w:rsid w:val="009749E7"/>
    <w:rsid w:val="009771DB"/>
    <w:rsid w:val="00977852"/>
    <w:rsid w:val="0098037F"/>
    <w:rsid w:val="009807EA"/>
    <w:rsid w:val="00981A68"/>
    <w:rsid w:val="00983CBF"/>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3318"/>
    <w:rsid w:val="00A6649D"/>
    <w:rsid w:val="00A731E5"/>
    <w:rsid w:val="00A83C8E"/>
    <w:rsid w:val="00A84742"/>
    <w:rsid w:val="00A85A63"/>
    <w:rsid w:val="00A879B3"/>
    <w:rsid w:val="00A93019"/>
    <w:rsid w:val="00A93CED"/>
    <w:rsid w:val="00A97440"/>
    <w:rsid w:val="00A97924"/>
    <w:rsid w:val="00AB38E3"/>
    <w:rsid w:val="00AB45FE"/>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9BF"/>
    <w:rsid w:val="00B510B0"/>
    <w:rsid w:val="00B51185"/>
    <w:rsid w:val="00B518A0"/>
    <w:rsid w:val="00B55E27"/>
    <w:rsid w:val="00B5632F"/>
    <w:rsid w:val="00B5731B"/>
    <w:rsid w:val="00B66C8B"/>
    <w:rsid w:val="00B80FBC"/>
    <w:rsid w:val="00B822CB"/>
    <w:rsid w:val="00B831D6"/>
    <w:rsid w:val="00B92537"/>
    <w:rsid w:val="00B93968"/>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00628"/>
    <w:rsid w:val="00C03080"/>
    <w:rsid w:val="00C10811"/>
    <w:rsid w:val="00C24CC1"/>
    <w:rsid w:val="00C26E9A"/>
    <w:rsid w:val="00C27D59"/>
    <w:rsid w:val="00C3199F"/>
    <w:rsid w:val="00C31E5E"/>
    <w:rsid w:val="00C33BE3"/>
    <w:rsid w:val="00C34AE0"/>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7016"/>
    <w:rsid w:val="00C90BF6"/>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71CF"/>
    <w:rsid w:val="00DC226B"/>
    <w:rsid w:val="00DC2EEF"/>
    <w:rsid w:val="00DC6E4F"/>
    <w:rsid w:val="00DC7609"/>
    <w:rsid w:val="00DD4116"/>
    <w:rsid w:val="00DE7AAC"/>
    <w:rsid w:val="00DF1489"/>
    <w:rsid w:val="00DF1DE4"/>
    <w:rsid w:val="00DF3DBE"/>
    <w:rsid w:val="00DF4692"/>
    <w:rsid w:val="00DF789B"/>
    <w:rsid w:val="00E01A4F"/>
    <w:rsid w:val="00E025F4"/>
    <w:rsid w:val="00E026F3"/>
    <w:rsid w:val="00E03189"/>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3466"/>
    <w:rsid w:val="00E6401D"/>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6885"/>
    <w:rsid w:val="00EC147C"/>
    <w:rsid w:val="00EC3822"/>
    <w:rsid w:val="00EC546E"/>
    <w:rsid w:val="00ED7270"/>
    <w:rsid w:val="00ED73FD"/>
    <w:rsid w:val="00EE11F7"/>
    <w:rsid w:val="00EE29BC"/>
    <w:rsid w:val="00EE2FA4"/>
    <w:rsid w:val="00EE49D1"/>
    <w:rsid w:val="00EE4B7A"/>
    <w:rsid w:val="00EE7D88"/>
    <w:rsid w:val="00EF2BB9"/>
    <w:rsid w:val="00EF3383"/>
    <w:rsid w:val="00EF3503"/>
    <w:rsid w:val="00EF56DB"/>
    <w:rsid w:val="00EF746A"/>
    <w:rsid w:val="00EF7902"/>
    <w:rsid w:val="00F02A54"/>
    <w:rsid w:val="00F02B71"/>
    <w:rsid w:val="00F04FE2"/>
    <w:rsid w:val="00F15C2E"/>
    <w:rsid w:val="00F16BA2"/>
    <w:rsid w:val="00F1726D"/>
    <w:rsid w:val="00F1783F"/>
    <w:rsid w:val="00F259E5"/>
    <w:rsid w:val="00F26CB6"/>
    <w:rsid w:val="00F3359D"/>
    <w:rsid w:val="00F4081B"/>
    <w:rsid w:val="00F433C4"/>
    <w:rsid w:val="00F4396F"/>
    <w:rsid w:val="00F44A76"/>
    <w:rsid w:val="00F47BAF"/>
    <w:rsid w:val="00F5060C"/>
    <w:rsid w:val="00F51274"/>
    <w:rsid w:val="00F519B8"/>
    <w:rsid w:val="00F51D84"/>
    <w:rsid w:val="00F54097"/>
    <w:rsid w:val="00F54157"/>
    <w:rsid w:val="00F62832"/>
    <w:rsid w:val="00F62CB0"/>
    <w:rsid w:val="00F64C72"/>
    <w:rsid w:val="00F6507C"/>
    <w:rsid w:val="00F7214D"/>
    <w:rsid w:val="00F74197"/>
    <w:rsid w:val="00F75B4D"/>
    <w:rsid w:val="00F91B34"/>
    <w:rsid w:val="00F940B6"/>
    <w:rsid w:val="00F9526F"/>
    <w:rsid w:val="00FA030C"/>
    <w:rsid w:val="00FA0609"/>
    <w:rsid w:val="00FA2334"/>
    <w:rsid w:val="00FA7497"/>
    <w:rsid w:val="00FB23E9"/>
    <w:rsid w:val="00FB60E3"/>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0128D-FBE6-A84E-A38B-7AC958575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32</Pages>
  <Words>9414</Words>
  <Characters>5366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756</cp:revision>
  <dcterms:created xsi:type="dcterms:W3CDTF">2019-08-01T09:54:00Z</dcterms:created>
  <dcterms:modified xsi:type="dcterms:W3CDTF">2019-08-1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